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021BA" w:rsidRPr="00733BB7" w:rsidRDefault="003A762C" w:rsidP="00B021BA">
      <w:pPr>
        <w:rPr>
          <w:rFonts w:ascii="Times New Roman" w:eastAsia="Times New Roman" w:hAnsi="Times New Roman" w:cs="Times New Roman"/>
          <w:b/>
          <w:bCs/>
          <w:kern w:val="32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bCs/>
          <w:kern w:val="32"/>
          <w:sz w:val="24"/>
          <w:szCs w:val="24"/>
          <w:lang w:val="en-US"/>
        </w:rPr>
        <w:t>Supplementary F</w:t>
      </w:r>
      <w:r w:rsidR="00991EE0">
        <w:rPr>
          <w:rFonts w:ascii="Times New Roman" w:eastAsia="Times New Roman" w:hAnsi="Times New Roman" w:cs="Times New Roman"/>
          <w:b/>
          <w:bCs/>
          <w:kern w:val="32"/>
          <w:sz w:val="24"/>
          <w:szCs w:val="24"/>
          <w:lang w:val="en-US"/>
        </w:rPr>
        <w:t>ile 1</w:t>
      </w:r>
      <w:r w:rsidR="00B021BA" w:rsidRPr="00AA1DBA">
        <w:rPr>
          <w:rFonts w:ascii="Times New Roman" w:eastAsia="Times New Roman" w:hAnsi="Times New Roman" w:cs="Times New Roman"/>
          <w:b/>
          <w:bCs/>
          <w:kern w:val="32"/>
          <w:sz w:val="24"/>
          <w:szCs w:val="24"/>
          <w:lang w:val="en-US"/>
        </w:rPr>
        <w:t>.</w:t>
      </w:r>
      <w:r w:rsidR="00B021BA" w:rsidRPr="00733BB7">
        <w:rPr>
          <w:rFonts w:ascii="Times New Roman" w:eastAsia="Times New Roman" w:hAnsi="Times New Roman" w:cs="Times New Roman"/>
          <w:b/>
          <w:bCs/>
          <w:kern w:val="32"/>
          <w:sz w:val="24"/>
          <w:szCs w:val="24"/>
          <w:lang w:val="en-US"/>
        </w:rPr>
        <w:t xml:space="preserve"> Summary of neuropsychological information.</w:t>
      </w:r>
    </w:p>
    <w:tbl>
      <w:tblPr>
        <w:tblW w:w="13576" w:type="dxa"/>
        <w:tblInd w:w="93" w:type="dxa"/>
        <w:tblLook w:val="04A0" w:firstRow="1" w:lastRow="0" w:firstColumn="1" w:lastColumn="0" w:noHBand="0" w:noVBand="1"/>
      </w:tblPr>
      <w:tblGrid>
        <w:gridCol w:w="5685"/>
        <w:gridCol w:w="1701"/>
        <w:gridCol w:w="498"/>
        <w:gridCol w:w="1770"/>
        <w:gridCol w:w="498"/>
        <w:gridCol w:w="975"/>
        <w:gridCol w:w="975"/>
        <w:gridCol w:w="1474"/>
      </w:tblGrid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jc w:val="center"/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jc w:val="center"/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jc w:val="center"/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</w:tr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1C6B08" w:rsidRDefault="00B021BA" w:rsidP="009C2C2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</w:pPr>
            <w:r w:rsidRPr="001C6B0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  <w:t>HPC 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1C6B08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1C6B08" w:rsidRDefault="00B021BA" w:rsidP="009C2C2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</w:pPr>
            <w:proofErr w:type="spellStart"/>
            <w:r w:rsidRPr="001C6B0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  <w:t>CTL</w:t>
            </w:r>
            <w:r w:rsidRPr="001C6B0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21BA" w:rsidRPr="008D3120" w:rsidRDefault="00B021BA" w:rsidP="009C2C26">
            <w:pPr>
              <w:jc w:val="center"/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</w:tr>
      <w:tr w:rsidR="00B021BA" w:rsidRPr="00245AB6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 (SD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 (SD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245AB6" w:rsidRDefault="00B021BA" w:rsidP="009C2C26">
            <w:pPr>
              <w:jc w:val="center"/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</w:pPr>
            <w:r w:rsidRPr="00245AB6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US"/>
              </w:rPr>
              <w:t>U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245AB6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245A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ES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245AB6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245A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-Value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7D5B84" w:rsidRDefault="00B021BA" w:rsidP="009C2C26">
            <w:pP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General c</w:t>
            </w:r>
            <w:r w:rsidRPr="007D5B84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ogni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ASI Similarities scaled score</w:t>
            </w:r>
            <w:r w:rsidRPr="002548B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75 (0.96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83 (2.55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8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13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7D5B84" w:rsidRDefault="00B021BA" w:rsidP="009C2C26">
            <w:pP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Episodic m</w:t>
            </w:r>
            <w:r w:rsidRPr="007D5B84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emory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utobiographical Interview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internal (‘episodic’) </w:t>
            </w: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etails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2.55 (5.63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6.43 (12.82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6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0.030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4244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Autobiographical Interview total word </w:t>
            </w:r>
            <w:proofErr w:type="spellStart"/>
            <w:r w:rsidRPr="004244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ount</w:t>
            </w:r>
            <w:r w:rsidRPr="004244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266.75 (2918.23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224.13 (2513.48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021BA" w:rsidRPr="002F49F3" w:rsidRDefault="00B021BA" w:rsidP="009C2C26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</w:pPr>
            <w:r w:rsidRPr="002F49F3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  <w:t>0.308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MS Logical Memory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(immediate recall, unit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.00 (2.71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58 (3.18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0.038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MS Logical Memory (immediate recall, thematic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.00 (2.1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75 (2.9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6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0.010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MS Logical Memory (delayed recall, unit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25 (2.87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17 (3.74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0.015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MS Logical Memory (delayed recall, thematic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25 (3.1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50 (3.18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9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0.012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MS Wor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L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s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(immediate recall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.50 (3.87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25 (3.17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6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MS Wor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L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s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(delayed recognition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.00 (2.71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67 (1.37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73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y-</w:t>
            </w: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Osterrieth</w:t>
            </w:r>
            <w:proofErr w:type="spellEnd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Complex Figur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(immediate recall /3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.50 (6.61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.8 (7.3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78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y-</w:t>
            </w: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Osterrieth</w:t>
            </w:r>
            <w:proofErr w:type="spellEnd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Complex Figure (delayed recall, /3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.75 (5.0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.92 (7.75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13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arrington Recognition Memory Tes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5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for Word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25 (0.9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00 (2.34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95</w:t>
            </w:r>
          </w:p>
        </w:tc>
      </w:tr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arrington Recognition Memory Test for Faces scaled scor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.00 (2.16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33 (2.96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0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0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0.036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7D5B84" w:rsidRDefault="00B021BA" w:rsidP="009C2C26">
            <w:pP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Semantic m</w:t>
            </w:r>
            <w:r w:rsidRPr="007D5B84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emory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arrington Graded Naming Tes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6,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caled score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00 (2.1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67 (2.42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0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5</w:t>
            </w:r>
          </w:p>
        </w:tc>
      </w:tr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Autobiographical Interview external (‘semantic’) </w:t>
            </w: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etails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.63 (3.74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.90 (3.67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.0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0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730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7D5B84" w:rsidRDefault="00B021BA" w:rsidP="009C2C26">
            <w:pP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Attention/working m</w:t>
            </w:r>
            <w:r w:rsidRPr="007D5B84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emory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MS Digit Span (forward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50 (3.11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25 (3.22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.5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8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81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7D5B84" w:rsidRDefault="00B021BA" w:rsidP="009C2C26">
            <w:pP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Executive f</w:t>
            </w:r>
            <w:r w:rsidRPr="007D5B84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unction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D-KEFS Letter Fluency Test 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(FAS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caled score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25 (2.87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.33 (3.2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0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47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KEFS Category Fluency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Test 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50 (5.74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92 (4.38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07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EFS Category Switch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g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Test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00 (4.24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67 (2.93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06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KEF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olo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Word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Interference Test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.25 (2.5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42 (2.23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01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EFS Trails Test (visual scanning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25 (0.9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00 (1.28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61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EFS Trails Test (number sequencing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00 (1.41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83 (2.52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92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EFS Trails Test (letter sequencing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.50 (3.0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(1.51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80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-KEFS Trails Test (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umber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letter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equencing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.75 (2.0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83 (1.03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65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0.008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EFS Trails Test (motor speed) scaled scor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.00 (0.82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.75 (1.14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8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68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ayling</w:t>
            </w:r>
            <w:proofErr w:type="spellEnd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entence Completion Tes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(coherent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.75 (0.5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.08 (1.0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4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06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ayling</w:t>
            </w:r>
            <w:proofErr w:type="spellEnd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entence Completion Test (incoherent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.75 (0.5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.75 (0.75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6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82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ayling</w:t>
            </w:r>
            <w:proofErr w:type="spellEnd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entence Completion Test (errors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.25 (2.22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.83 (1.11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12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00</w:t>
            </w:r>
          </w:p>
        </w:tc>
      </w:tr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ayling</w:t>
            </w:r>
            <w:proofErr w:type="spellEnd"/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entence Completion Test (total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.75 (2.50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.67 (1.56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.5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51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7D5B84" w:rsidRDefault="00B021BA" w:rsidP="009C2C26">
            <w:pP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Visual p</w:t>
            </w:r>
            <w:r w:rsidRPr="007D5B84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ercep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VOSP</w:t>
            </w:r>
            <w:r w:rsidRPr="002548B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0,1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Dot Counting (/1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.50 (1.0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.00 (0.0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3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VOSP Position Discrimination (/2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.50 (1.0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.00 (0.0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3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83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VOSP Cube Analysis (/1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.50 (1.00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.58 (0.79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.5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3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36</w:t>
            </w:r>
          </w:p>
        </w:tc>
      </w:tr>
      <w:tr w:rsidR="00B021BA" w:rsidRPr="008D3120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VOSP Overall (/4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8.50 (3.00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  <w:r w:rsidRPr="008D3120">
              <w:rPr>
                <w:rFonts w:ascii="Calibri" w:eastAsia="Times New Roman" w:hAnsi="Calibri" w:cs="Times New Roman"/>
                <w:color w:val="00000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.58 (0.79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.5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11</w:t>
            </w: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7D5B84" w:rsidRDefault="00B021BA" w:rsidP="009C2C26">
            <w:pPr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  <w:r w:rsidRPr="007D5B84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US"/>
              </w:rPr>
              <w:t>Moo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</w:tr>
      <w:tr w:rsidR="00B021BA" w:rsidRPr="008D3120" w:rsidTr="009C2C26">
        <w:trPr>
          <w:trHeight w:val="301"/>
        </w:trPr>
        <w:tc>
          <w:tcPr>
            <w:tcW w:w="5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ADS</w:t>
            </w:r>
            <w:r w:rsidRPr="002548B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Anxiety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75 (2.06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rPr>
                <w:rFonts w:ascii="Calibri" w:eastAsia="Times New Roman" w:hAnsi="Calibri" w:cs="Times New Roman"/>
                <w:color w:val="000000"/>
                <w:lang w:val="en-US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.33 (2.93)</w:t>
            </w:r>
          </w:p>
        </w:tc>
        <w:tc>
          <w:tcPr>
            <w:tcW w:w="4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.0</w:t>
            </w:r>
          </w:p>
        </w:tc>
        <w:tc>
          <w:tcPr>
            <w:tcW w:w="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7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8D3120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D31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69</w:t>
            </w:r>
          </w:p>
        </w:tc>
      </w:tr>
      <w:tr w:rsidR="00B021BA" w:rsidRPr="00C60223" w:rsidTr="009C2C26">
        <w:trPr>
          <w:trHeight w:val="321"/>
        </w:trPr>
        <w:tc>
          <w:tcPr>
            <w:tcW w:w="56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E3424B" w:rsidRDefault="00B021BA" w:rsidP="009C2C2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342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ADS Depress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E3424B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342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5 (0.50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C60223" w:rsidRDefault="00B021BA" w:rsidP="009C2C26">
            <w:pP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C60223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E3424B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342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33 (2.74)</w:t>
            </w:r>
          </w:p>
        </w:tc>
        <w:tc>
          <w:tcPr>
            <w:tcW w:w="4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E3424B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342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E3424B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342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.5</w:t>
            </w:r>
          </w:p>
        </w:tc>
        <w:tc>
          <w:tcPr>
            <w:tcW w:w="9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B021BA" w:rsidRPr="00E3424B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342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021BA" w:rsidRPr="00E3424B" w:rsidRDefault="00B021BA" w:rsidP="009C2C2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342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52</w:t>
            </w:r>
          </w:p>
        </w:tc>
      </w:tr>
    </w:tbl>
    <w:p w:rsidR="00F143A5" w:rsidRDefault="00B021BA" w:rsidP="00B021BA">
      <w:pPr>
        <w:pStyle w:val="SMHeading"/>
        <w:ind w:right="491"/>
        <w:jc w:val="both"/>
        <w:rPr>
          <w:b w:val="0"/>
          <w:sz w:val="20"/>
          <w:szCs w:val="20"/>
        </w:rPr>
      </w:pPr>
      <w:r w:rsidRPr="00C60223">
        <w:rPr>
          <w:b w:val="0"/>
          <w:sz w:val="20"/>
          <w:szCs w:val="20"/>
        </w:rPr>
        <w:t>M = mean; SD = standard deviation; ES = effect size; HPC = hippocampal-damaged patien</w:t>
      </w:r>
      <w:r>
        <w:rPr>
          <w:b w:val="0"/>
          <w:sz w:val="20"/>
          <w:szCs w:val="20"/>
        </w:rPr>
        <w:t xml:space="preserve">ts; CTL = control participants.  </w:t>
      </w:r>
      <w:r w:rsidRPr="006D48CB">
        <w:rPr>
          <w:b w:val="0"/>
          <w:sz w:val="20"/>
          <w:szCs w:val="20"/>
        </w:rPr>
        <w:t>P-values relate to between-group non-p</w:t>
      </w:r>
      <w:r>
        <w:rPr>
          <w:b w:val="0"/>
          <w:sz w:val="20"/>
          <w:szCs w:val="20"/>
        </w:rPr>
        <w:t xml:space="preserve">arametric Mann-Whitney U tests </w:t>
      </w:r>
      <w:r w:rsidRPr="00AA1DBA">
        <w:rPr>
          <w:b w:val="0"/>
          <w:sz w:val="20"/>
          <w:szCs w:val="20"/>
        </w:rPr>
        <w:t>with significant differences depicted in bold</w:t>
      </w:r>
      <w:r>
        <w:rPr>
          <w:b w:val="0"/>
          <w:sz w:val="20"/>
          <w:szCs w:val="20"/>
        </w:rPr>
        <w:t xml:space="preserve">. </w:t>
      </w:r>
      <w:r w:rsidRPr="00AA1DBA">
        <w:rPr>
          <w:b w:val="0"/>
          <w:sz w:val="20"/>
          <w:szCs w:val="20"/>
        </w:rPr>
        <w:t>WASI = Wechsler Abbreviated Scale of Intelligence; WMS = Wechsler Memory Scale III; D</w:t>
      </w:r>
      <w:r>
        <w:rPr>
          <w:b w:val="0"/>
          <w:sz w:val="20"/>
          <w:szCs w:val="20"/>
        </w:rPr>
        <w:t>-</w:t>
      </w:r>
      <w:r w:rsidRPr="00AA1DBA">
        <w:rPr>
          <w:b w:val="0"/>
          <w:sz w:val="20"/>
          <w:szCs w:val="20"/>
        </w:rPr>
        <w:t>KEFS = Delis-Kaplan Executive Function System; VOSP = Visual Object and</w:t>
      </w:r>
      <w:r w:rsidRPr="00C60223">
        <w:rPr>
          <w:b w:val="0"/>
          <w:sz w:val="20"/>
          <w:szCs w:val="20"/>
        </w:rPr>
        <w:t xml:space="preserve"> Space Perception Battery; HADS = Hospital Anxiety and Depression Scale. For the Autobiographical Interview, the scores are the average number of internal (or external) details over five memories.</w:t>
      </w:r>
      <w:r w:rsidRPr="00C60223">
        <w:rPr>
          <w:b w:val="0"/>
          <w:sz w:val="20"/>
          <w:szCs w:val="20"/>
          <w:vertAlign w:val="superscript"/>
        </w:rPr>
        <w:t xml:space="preserve"> </w:t>
      </w:r>
      <w:proofErr w:type="spellStart"/>
      <w:proofErr w:type="gramStart"/>
      <w:r w:rsidRPr="00C60223">
        <w:rPr>
          <w:b w:val="0"/>
          <w:sz w:val="20"/>
          <w:szCs w:val="20"/>
          <w:vertAlign w:val="superscript"/>
        </w:rPr>
        <w:t>a</w:t>
      </w:r>
      <w:r w:rsidRPr="00C60223">
        <w:rPr>
          <w:b w:val="0"/>
          <w:sz w:val="20"/>
          <w:szCs w:val="20"/>
        </w:rPr>
        <w:t>The</w:t>
      </w:r>
      <w:proofErr w:type="spellEnd"/>
      <w:proofErr w:type="gramEnd"/>
      <w:r w:rsidRPr="00C60223">
        <w:rPr>
          <w:b w:val="0"/>
          <w:sz w:val="20"/>
          <w:szCs w:val="20"/>
        </w:rPr>
        <w:t xml:space="preserve"> control group consisted of twelve participants (all males, mean age 57.2 years ± 16.6). </w:t>
      </w:r>
      <w:proofErr w:type="spellStart"/>
      <w:proofErr w:type="gramStart"/>
      <w:r w:rsidRPr="00C60223">
        <w:rPr>
          <w:b w:val="0"/>
          <w:sz w:val="20"/>
          <w:szCs w:val="20"/>
          <w:vertAlign w:val="superscript"/>
        </w:rPr>
        <w:t>b</w:t>
      </w:r>
      <w:r w:rsidRPr="00C60223">
        <w:rPr>
          <w:b w:val="0"/>
          <w:sz w:val="20"/>
          <w:szCs w:val="20"/>
        </w:rPr>
        <w:t>The</w:t>
      </w:r>
      <w:proofErr w:type="spellEnd"/>
      <w:proofErr w:type="gramEnd"/>
      <w:r w:rsidRPr="00C60223">
        <w:rPr>
          <w:b w:val="0"/>
          <w:sz w:val="20"/>
          <w:szCs w:val="20"/>
        </w:rPr>
        <w:t xml:space="preserve"> control group consisted of eight participants (six males, mean age </w:t>
      </w:r>
      <w:r w:rsidRPr="00C60223">
        <w:rPr>
          <w:b w:val="0"/>
          <w:iCs/>
          <w:sz w:val="20"/>
          <w:szCs w:val="20"/>
        </w:rPr>
        <w:t>54.63 years ± 16.32</w:t>
      </w:r>
      <w:r w:rsidRPr="00C60223">
        <w:rPr>
          <w:b w:val="0"/>
          <w:sz w:val="20"/>
          <w:szCs w:val="20"/>
        </w:rPr>
        <w:t>).</w:t>
      </w:r>
      <w:r>
        <w:rPr>
          <w:b w:val="0"/>
          <w:sz w:val="20"/>
          <w:szCs w:val="20"/>
        </w:rPr>
        <w:t xml:space="preserve"> </w:t>
      </w:r>
    </w:p>
    <w:p w:rsidR="00F143A5" w:rsidRPr="00F143A5" w:rsidRDefault="00B021BA" w:rsidP="00B021BA">
      <w:pPr>
        <w:pStyle w:val="SMHeading"/>
        <w:ind w:right="491"/>
        <w:jc w:val="both"/>
        <w:rPr>
          <w:b w:val="0"/>
          <w:sz w:val="20"/>
          <w:szCs w:val="20"/>
        </w:rPr>
      </w:pPr>
      <w:r w:rsidRPr="002548BD">
        <w:rPr>
          <w:b w:val="0"/>
          <w:color w:val="000000"/>
          <w:sz w:val="20"/>
          <w:szCs w:val="20"/>
          <w:vertAlign w:val="superscript"/>
        </w:rPr>
        <w:t>1</w:t>
      </w:r>
      <w:r>
        <w:rPr>
          <w:b w:val="0"/>
          <w:color w:val="000000"/>
          <w:sz w:val="20"/>
          <w:szCs w:val="20"/>
          <w:vertAlign w:val="superscript"/>
        </w:rPr>
        <w:t>-</w:t>
      </w:r>
      <w:r w:rsidRPr="00F143A5">
        <w:rPr>
          <w:b w:val="0"/>
          <w:color w:val="000000"/>
          <w:sz w:val="20"/>
          <w:szCs w:val="20"/>
          <w:vertAlign w:val="superscript"/>
        </w:rPr>
        <w:t>12</w:t>
      </w:r>
      <w:r w:rsidRPr="00F143A5">
        <w:rPr>
          <w:b w:val="0"/>
          <w:sz w:val="20"/>
          <w:szCs w:val="20"/>
        </w:rPr>
        <w:t xml:space="preserve">Denote </w:t>
      </w:r>
      <w:r w:rsidR="00402048">
        <w:rPr>
          <w:b w:val="0"/>
          <w:sz w:val="20"/>
          <w:szCs w:val="20"/>
        </w:rPr>
        <w:t>these test materials</w:t>
      </w:r>
      <w:bookmarkStart w:id="0" w:name="_GoBack"/>
      <w:bookmarkEnd w:id="0"/>
      <w:r w:rsidR="00F143A5" w:rsidRPr="00F143A5">
        <w:rPr>
          <w:b w:val="0"/>
          <w:sz w:val="20"/>
          <w:szCs w:val="20"/>
        </w:rPr>
        <w:t>:</w:t>
      </w:r>
    </w:p>
    <w:p w:rsidR="00F143A5" w:rsidRPr="00F143A5" w:rsidRDefault="00F143A5" w:rsidP="00F143A5">
      <w:pPr>
        <w:rPr>
          <w:rFonts w:ascii="Times New Roman" w:hAnsi="Times New Roman" w:cs="Times New Roman"/>
          <w:b/>
          <w:sz w:val="20"/>
          <w:szCs w:val="20"/>
        </w:rPr>
      </w:pP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F143A5">
        <w:rPr>
          <w:rFonts w:ascii="Times New Roman" w:hAnsi="Times New Roman" w:cs="Times New Roman"/>
          <w:sz w:val="20"/>
          <w:szCs w:val="20"/>
        </w:rPr>
        <w:instrText xml:space="preserve">ADDIN Mendeley Bibliography CSL_BIBLIOGRAPHY </w:instrText>
      </w:r>
      <w:r w:rsidRPr="00F143A5">
        <w:rPr>
          <w:rFonts w:ascii="Times New Roman" w:hAnsi="Times New Roman" w:cs="Times New Roman"/>
          <w:sz w:val="20"/>
          <w:szCs w:val="20"/>
        </w:rPr>
        <w:fldChar w:fldCharType="separate"/>
      </w:r>
      <w:r w:rsidRPr="00F143A5">
        <w:rPr>
          <w:rFonts w:ascii="Times New Roman" w:hAnsi="Times New Roman" w:cs="Times New Roman"/>
          <w:noProof/>
          <w:sz w:val="20"/>
          <w:szCs w:val="20"/>
        </w:rPr>
        <w:t>1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Wechsler D. 1999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Wechsler Abbreviated Scale of Intelligence</w:t>
      </w:r>
      <w:r w:rsidRPr="00F143A5">
        <w:rPr>
          <w:rFonts w:ascii="Times New Roman" w:hAnsi="Times New Roman" w:cs="Times New Roman"/>
          <w:noProof/>
          <w:sz w:val="20"/>
          <w:szCs w:val="20"/>
        </w:rPr>
        <w:t>. New York, NY: The Psychological Corporation, Harcourt Brace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2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Levine B, Svoboda E, Hay JF, Winocur G, Moscovitch M. 2002. Aging and autobiographical memory: Dissociating episodic from semantic retrieval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Psychology and Aging</w:t>
      </w:r>
      <w:r w:rsidRPr="00F143A5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F143A5">
        <w:rPr>
          <w:rFonts w:ascii="Times New Roman" w:hAnsi="Times New Roman" w:cs="Times New Roman"/>
          <w:b/>
          <w:iCs/>
          <w:noProof/>
          <w:sz w:val="20"/>
          <w:szCs w:val="20"/>
        </w:rPr>
        <w:t>17</w:t>
      </w:r>
      <w:r w:rsidRPr="00F143A5">
        <w:rPr>
          <w:rFonts w:ascii="Times New Roman" w:hAnsi="Times New Roman" w:cs="Times New Roman"/>
          <w:noProof/>
          <w:sz w:val="20"/>
          <w:szCs w:val="20"/>
        </w:rPr>
        <w:t>:677–689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3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>Wechsler D. 1997. T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he Wechsler Memory Scale</w:t>
      </w:r>
      <w:r w:rsidRPr="00F143A5">
        <w:rPr>
          <w:rFonts w:ascii="Times New Roman" w:hAnsi="Times New Roman" w:cs="Times New Roman"/>
          <w:noProof/>
          <w:sz w:val="20"/>
          <w:szCs w:val="20"/>
        </w:rPr>
        <w:t>, Third Edition. San Antonio, TX: The Psychological Corporation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4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Osterrieth PA. 1944. The test of copying a complex figure: a contribution to the study of perception and memory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Archive of Psychology</w:t>
      </w:r>
      <w:r w:rsidRPr="00F143A5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F143A5">
        <w:rPr>
          <w:rFonts w:ascii="Times New Roman" w:hAnsi="Times New Roman" w:cs="Times New Roman"/>
          <w:b/>
          <w:iCs/>
          <w:noProof/>
          <w:sz w:val="20"/>
          <w:szCs w:val="20"/>
        </w:rPr>
        <w:t>30</w:t>
      </w:r>
      <w:r w:rsidRPr="00F143A5">
        <w:rPr>
          <w:rFonts w:ascii="Times New Roman" w:hAnsi="Times New Roman" w:cs="Times New Roman"/>
          <w:noProof/>
          <w:sz w:val="20"/>
          <w:szCs w:val="20"/>
        </w:rPr>
        <w:t>:286 –356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lastRenderedPageBreak/>
        <w:t>5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Warrington EK. 1984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Recognition Memory Test</w:t>
      </w:r>
      <w:r w:rsidRPr="00F143A5">
        <w:rPr>
          <w:rFonts w:ascii="Times New Roman" w:hAnsi="Times New Roman" w:cs="Times New Roman"/>
          <w:noProof/>
          <w:sz w:val="20"/>
          <w:szCs w:val="20"/>
        </w:rPr>
        <w:t>: Manual. Berkshire, UK: NFER-Nelson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6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McKenna P, Warrington EK. 1980. Testing for nominal dysphasia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Journal of Neurology, Neurosurgery and Psychiatry</w:t>
      </w:r>
      <w:r w:rsidRPr="00F143A5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F143A5">
        <w:rPr>
          <w:rFonts w:ascii="Times New Roman" w:hAnsi="Times New Roman" w:cs="Times New Roman"/>
          <w:b/>
          <w:iCs/>
          <w:noProof/>
          <w:sz w:val="20"/>
          <w:szCs w:val="20"/>
        </w:rPr>
        <w:t>43</w:t>
      </w:r>
      <w:r w:rsidRPr="00F143A5">
        <w:rPr>
          <w:rFonts w:ascii="Times New Roman" w:hAnsi="Times New Roman" w:cs="Times New Roman"/>
          <w:noProof/>
          <w:sz w:val="20"/>
          <w:szCs w:val="20"/>
        </w:rPr>
        <w:t>:781–788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  <w:lang w:val="fr-FR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7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Warrington EK. 2010. The graded naming test: a restandardisation. </w:t>
      </w:r>
      <w:r w:rsidRPr="00F143A5">
        <w:rPr>
          <w:rFonts w:ascii="Times New Roman" w:hAnsi="Times New Roman" w:cs="Times New Roman"/>
          <w:i/>
          <w:noProof/>
          <w:sz w:val="20"/>
          <w:szCs w:val="20"/>
          <w:lang w:val="fr-FR"/>
        </w:rPr>
        <w:t>Neuropsychological Rehabilitation</w:t>
      </w:r>
      <w:r w:rsidRPr="00F143A5">
        <w:rPr>
          <w:rFonts w:ascii="Times New Roman" w:hAnsi="Times New Roman" w:cs="Times New Roman"/>
          <w:noProof/>
          <w:sz w:val="20"/>
          <w:szCs w:val="20"/>
          <w:lang w:val="fr-FR"/>
        </w:rPr>
        <w:t xml:space="preserve"> </w:t>
      </w:r>
      <w:r w:rsidRPr="00F143A5">
        <w:rPr>
          <w:rFonts w:ascii="Times New Roman" w:hAnsi="Times New Roman" w:cs="Times New Roman"/>
          <w:b/>
          <w:iCs/>
          <w:noProof/>
          <w:sz w:val="20"/>
          <w:szCs w:val="20"/>
          <w:lang w:val="fr-FR"/>
        </w:rPr>
        <w:t>7</w:t>
      </w:r>
      <w:r w:rsidRPr="00F143A5">
        <w:rPr>
          <w:rFonts w:ascii="Times New Roman" w:hAnsi="Times New Roman" w:cs="Times New Roman"/>
          <w:noProof/>
          <w:sz w:val="20"/>
          <w:szCs w:val="20"/>
          <w:lang w:val="fr-FR"/>
        </w:rPr>
        <w:t>:143–146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  <w:lang w:val="fr-FR"/>
        </w:rPr>
        <w:t>8.</w:t>
      </w:r>
      <w:r w:rsidRPr="00F143A5">
        <w:rPr>
          <w:rFonts w:ascii="Times New Roman" w:hAnsi="Times New Roman" w:cs="Times New Roman"/>
          <w:noProof/>
          <w:sz w:val="20"/>
          <w:szCs w:val="20"/>
          <w:lang w:val="fr-FR"/>
        </w:rPr>
        <w:tab/>
        <w:t xml:space="preserve">Delis DC, Kaplan E, Kramer JH. 2001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Delis Kaplan Executive Function System</w:t>
      </w:r>
      <w:r w:rsidRPr="00F143A5">
        <w:rPr>
          <w:rFonts w:ascii="Times New Roman" w:hAnsi="Times New Roman" w:cs="Times New Roman"/>
          <w:noProof/>
          <w:sz w:val="20"/>
          <w:szCs w:val="20"/>
        </w:rPr>
        <w:t xml:space="preserve"> (D-KEFS). San Antonio, TX: The Psychological Corporation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9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Burgess P, Shallice T. 1997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The Hayling and Brixton Tests</w:t>
      </w:r>
      <w:r w:rsidRPr="00F143A5">
        <w:rPr>
          <w:rFonts w:ascii="Times New Roman" w:hAnsi="Times New Roman" w:cs="Times New Roman"/>
          <w:noProof/>
          <w:sz w:val="20"/>
          <w:szCs w:val="20"/>
        </w:rPr>
        <w:t>. Test Manual. Bury St Edmunds, UK: Thames Valley Test Company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10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Warrington EK, James M. 1991. A new test of object decision: 2D silhouettes featuring a minimal view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Cortex</w:t>
      </w:r>
      <w:r w:rsidRPr="00F143A5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F143A5">
        <w:rPr>
          <w:rFonts w:ascii="Times New Roman" w:hAnsi="Times New Roman" w:cs="Times New Roman"/>
          <w:b/>
          <w:iCs/>
          <w:noProof/>
          <w:sz w:val="20"/>
          <w:szCs w:val="20"/>
        </w:rPr>
        <w:t>27</w:t>
      </w:r>
      <w:r w:rsidRPr="00F143A5">
        <w:rPr>
          <w:rFonts w:ascii="Times New Roman" w:hAnsi="Times New Roman" w:cs="Times New Roman"/>
          <w:noProof/>
          <w:sz w:val="20"/>
          <w:szCs w:val="20"/>
        </w:rPr>
        <w:t>:370 –383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11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Gabrovska V, Laws K, McKenna P. 1996. Visual form perception in schizophrenia: further evidence for a disorder of semantic memory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European. Psychiatry</w:t>
      </w:r>
      <w:r w:rsidRPr="00F143A5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F143A5">
        <w:rPr>
          <w:rFonts w:ascii="Times New Roman" w:hAnsi="Times New Roman" w:cs="Times New Roman"/>
          <w:b/>
          <w:iCs/>
          <w:noProof/>
          <w:sz w:val="20"/>
          <w:szCs w:val="20"/>
        </w:rPr>
        <w:t>11</w:t>
      </w:r>
      <w:r w:rsidRPr="00F143A5">
        <w:rPr>
          <w:rFonts w:ascii="Times New Roman" w:hAnsi="Times New Roman" w:cs="Times New Roman"/>
          <w:noProof/>
          <w:sz w:val="20"/>
          <w:szCs w:val="20"/>
        </w:rPr>
        <w:t>:278.</w:t>
      </w:r>
    </w:p>
    <w:p w:rsidR="00F143A5" w:rsidRPr="00F143A5" w:rsidRDefault="00F143A5" w:rsidP="00F143A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F143A5">
        <w:rPr>
          <w:rFonts w:ascii="Times New Roman" w:hAnsi="Times New Roman" w:cs="Times New Roman"/>
          <w:noProof/>
          <w:sz w:val="20"/>
          <w:szCs w:val="20"/>
        </w:rPr>
        <w:t>12.</w:t>
      </w:r>
      <w:r w:rsidRPr="00F143A5">
        <w:rPr>
          <w:rFonts w:ascii="Times New Roman" w:hAnsi="Times New Roman" w:cs="Times New Roman"/>
          <w:noProof/>
          <w:sz w:val="20"/>
          <w:szCs w:val="20"/>
        </w:rPr>
        <w:tab/>
        <w:t xml:space="preserve">Zigmond AS, Snaith RP. 1983. The hospital anxiety and depression scale. </w:t>
      </w:r>
      <w:r w:rsidRPr="00F143A5">
        <w:rPr>
          <w:rFonts w:ascii="Times New Roman" w:hAnsi="Times New Roman" w:cs="Times New Roman"/>
          <w:i/>
          <w:noProof/>
          <w:sz w:val="20"/>
          <w:szCs w:val="20"/>
        </w:rPr>
        <w:t>Acta Psychiatrica Scandinavia</w:t>
      </w:r>
      <w:r w:rsidRPr="00F143A5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F143A5">
        <w:rPr>
          <w:rFonts w:ascii="Times New Roman" w:hAnsi="Times New Roman" w:cs="Times New Roman"/>
          <w:b/>
          <w:iCs/>
          <w:noProof/>
          <w:sz w:val="20"/>
          <w:szCs w:val="20"/>
        </w:rPr>
        <w:t>67</w:t>
      </w:r>
      <w:r w:rsidRPr="00F143A5">
        <w:rPr>
          <w:rFonts w:ascii="Times New Roman" w:hAnsi="Times New Roman" w:cs="Times New Roman"/>
          <w:noProof/>
          <w:sz w:val="20"/>
          <w:szCs w:val="20"/>
        </w:rPr>
        <w:t>:361–370.</w:t>
      </w:r>
    </w:p>
    <w:p w:rsidR="00B021BA" w:rsidRPr="00F143A5" w:rsidRDefault="00F143A5" w:rsidP="00F143A5">
      <w:pPr>
        <w:pStyle w:val="SMHeading"/>
        <w:ind w:right="491"/>
        <w:jc w:val="both"/>
        <w:rPr>
          <w:b w:val="0"/>
          <w:sz w:val="20"/>
          <w:szCs w:val="20"/>
        </w:rPr>
      </w:pPr>
      <w:r w:rsidRPr="00F143A5">
        <w:rPr>
          <w:sz w:val="20"/>
          <w:szCs w:val="20"/>
        </w:rPr>
        <w:fldChar w:fldCharType="end"/>
      </w:r>
      <w:r w:rsidR="00B021BA" w:rsidRPr="00F143A5">
        <w:rPr>
          <w:b w:val="0"/>
          <w:sz w:val="20"/>
          <w:szCs w:val="20"/>
        </w:rPr>
        <w:t xml:space="preserve"> </w:t>
      </w:r>
    </w:p>
    <w:p w:rsidR="007471C2" w:rsidRDefault="007471C2"/>
    <w:sectPr w:rsidR="007471C2" w:rsidSect="00B021B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activeWritingStyle w:appName="MSWord" w:lang="fr-FR" w:vendorID="64" w:dllVersion="131078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21BA"/>
    <w:rsid w:val="003A762C"/>
    <w:rsid w:val="00402048"/>
    <w:rsid w:val="00641DC7"/>
    <w:rsid w:val="007471C2"/>
    <w:rsid w:val="00991EE0"/>
    <w:rsid w:val="00B021BA"/>
    <w:rsid w:val="00EA0ABC"/>
    <w:rsid w:val="00F143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82DC65"/>
  <w15:chartTrackingRefBased/>
  <w15:docId w15:val="{64F55E64-2802-45EE-A7DE-96ECEA92C1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021BA"/>
  </w:style>
  <w:style w:type="paragraph" w:styleId="Heading1">
    <w:name w:val="heading 1"/>
    <w:basedOn w:val="Normal"/>
    <w:next w:val="Normal"/>
    <w:link w:val="Heading1Char"/>
    <w:uiPriority w:val="9"/>
    <w:qFormat/>
    <w:rsid w:val="00B021B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MHeading">
    <w:name w:val="SM Heading"/>
    <w:basedOn w:val="Heading1"/>
    <w:qFormat/>
    <w:rsid w:val="00B021BA"/>
    <w:pPr>
      <w:keepLines w:val="0"/>
      <w:spacing w:after="60"/>
    </w:pPr>
    <w:rPr>
      <w:rFonts w:ascii="Times New Roman" w:eastAsia="Times New Roman" w:hAnsi="Times New Roman" w:cs="Times New Roman"/>
      <w:b/>
      <w:bCs/>
      <w:color w:val="auto"/>
      <w:kern w:val="32"/>
      <w:sz w:val="24"/>
      <w:szCs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B021B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Authors">
    <w:name w:val="Authors"/>
    <w:basedOn w:val="Normal"/>
    <w:rsid w:val="00F143A5"/>
    <w:pPr>
      <w:spacing w:before="120" w:after="360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871</Words>
  <Characters>496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eanor</dc:creator>
  <cp:keywords/>
  <dc:description/>
  <cp:lastModifiedBy>Eleanor Maguire</cp:lastModifiedBy>
  <cp:revision>6</cp:revision>
  <dcterms:created xsi:type="dcterms:W3CDTF">2020-02-25T10:50:00Z</dcterms:created>
  <dcterms:modified xsi:type="dcterms:W3CDTF">2020-04-22T16:04:00Z</dcterms:modified>
</cp:coreProperties>
</file>